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6EEF31B5"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and it is one of the most important reasons why people do not favor public transit among other mobility options</w:t>
      </w:r>
      <w:r w:rsidR="002C79B2">
        <w:rPr>
          <w:rFonts w:cs="Times New Roman"/>
          <w:szCs w:val="20"/>
        </w:rPr>
        <w:t xml:space="preserve"> [CITATION NEEDED]</w:t>
      </w:r>
      <w:r w:rsidR="00BB3CDD" w:rsidRPr="003D045B">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7C709B7E"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824B0">
        <w:rPr>
          <w:rFonts w:cs="Times New Roman"/>
          <w:szCs w:val="20"/>
        </w:rPr>
        <w:instrText xml:space="preserve"> ADDIN ZOTERO_ITEM CSL_CITATION {"citationID":"eVWJyTvX","properties":{"formattedCitation":"({\\i{}1}, {\\i{}2})","plainCitation":"(1, 2)","noteIndex":0},"citationItems":[{"id":"evvfvQQ2/c1AI8Ae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A824B0" w:rsidRPr="00A824B0">
        <w:rPr>
          <w:rFonts w:cs="Times New Roman"/>
          <w:szCs w:val="24"/>
        </w:rPr>
        <w:t>(</w:t>
      </w:r>
      <w:r w:rsidR="00A824B0" w:rsidRPr="00A824B0">
        <w:rPr>
          <w:rFonts w:cs="Times New Roman"/>
          <w:i/>
          <w:iCs/>
          <w:szCs w:val="24"/>
        </w:rPr>
        <w:t>1</w:t>
      </w:r>
      <w:r w:rsidR="00A824B0" w:rsidRPr="00A824B0">
        <w:rPr>
          <w:rFonts w:cs="Times New Roman"/>
          <w:szCs w:val="24"/>
        </w:rPr>
        <w:t xml:space="preserve">, </w:t>
      </w:r>
      <w:r w:rsidR="00A824B0" w:rsidRPr="00A824B0">
        <w:rPr>
          <w:rFonts w:cs="Times New Roman"/>
          <w:i/>
          <w:iCs/>
          <w:szCs w:val="24"/>
        </w:rPr>
        <w:t>2</w:t>
      </w:r>
      <w:r w:rsidR="00A824B0" w:rsidRPr="00A824B0">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w:t>
      </w:r>
      <w:r w:rsidR="00612B4A">
        <w:rPr>
          <w:rFonts w:cs="Times New Roman"/>
          <w:szCs w:val="20"/>
        </w:rPr>
        <w:lastRenderedPageBreak/>
        <w:t>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824B0">
        <w:rPr>
          <w:rFonts w:cs="Times New Roman"/>
          <w:szCs w:val="20"/>
        </w:rPr>
        <w:instrText xml:space="preserve"> ADDIN ZOTERO_ITEM CSL_CITATION {"citationID":"75YhgTLH","properties":{"formattedCitation":"({\\i{}1})","plainCitation":"(1)","noteIndex":0},"citationItems":[{"id":"evvfvQQ2/c1AI8Ae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A824B0" w:rsidRPr="00A824B0">
        <w:rPr>
          <w:rFonts w:cs="Times New Roman"/>
          <w:szCs w:val="24"/>
        </w:rPr>
        <w:t>(</w:t>
      </w:r>
      <w:r w:rsidR="00A824B0" w:rsidRPr="00A824B0">
        <w:rPr>
          <w:rFonts w:cs="Times New Roman"/>
          <w:i/>
          <w:iCs/>
          <w:szCs w:val="24"/>
        </w:rPr>
        <w:t>1</w:t>
      </w:r>
      <w:r w:rsidR="00A824B0" w:rsidRPr="00A824B0">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22EAC307"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824B0">
        <w:rPr>
          <w:rFonts w:cs="Times New Roman"/>
          <w:szCs w:val="20"/>
        </w:rPr>
        <w:instrText xml:space="preserve"> ADDIN ZOTERO_ITEM CSL_CITATION {"citationID":"xgkEtNze","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98802ED" w14:textId="366B4574" w:rsidR="00766064" w:rsidRDefault="00766064" w:rsidP="004E5F6E">
      <w:pPr>
        <w:spacing w:before="120" w:after="120" w:line="240" w:lineRule="auto"/>
        <w:rPr>
          <w:rFonts w:cs="Times New Roman"/>
          <w:szCs w:val="20"/>
        </w:rPr>
      </w:pPr>
      <w:r>
        <w:rPr>
          <w:rFonts w:cs="Times New Roman"/>
          <w:szCs w:val="20"/>
        </w:rPr>
        <w:t>The definition of disruptions are heterogenous and diverse. Depending on the effects,</w:t>
      </w:r>
      <w:r w:rsidR="00B41493">
        <w:rPr>
          <w:rFonts w:cs="Times New Roman"/>
          <w:szCs w:val="20"/>
        </w:rPr>
        <w:t xml:space="preserve"> persistency, and frequency of the event, we can categorize all disruptions with multiple standards: 1) Short-term versus long-term; 2) planned and unplanned </w:t>
      </w:r>
      <w:r w:rsidR="00C44C04">
        <w:rPr>
          <w:rFonts w:cs="Times New Roman"/>
          <w:szCs w:val="20"/>
        </w:rPr>
        <w:fldChar w:fldCharType="begin" w:fldLock="1"/>
      </w:r>
      <w:r w:rsidR="00A824B0">
        <w:rPr>
          <w:rFonts w:cs="Times New Roman"/>
          <w:szCs w:val="20"/>
        </w:rPr>
        <w:instrText xml:space="preserve"> ADDIN ZOTERO_ITEM CSL_CITATION {"citationID":"n0fO5UOq","properties":{"formattedCitation":"({\\i{}4})","plainCitation":"(4)","noteIndex":0},"citationItems":[{"id":"evvfvQQ2/eHmgAMI2","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C44C04">
        <w:rPr>
          <w:rFonts w:cs="Times New Roman"/>
          <w:szCs w:val="20"/>
        </w:rPr>
        <w:fldChar w:fldCharType="separate"/>
      </w:r>
      <w:r w:rsidR="00A824B0" w:rsidRPr="00A824B0">
        <w:rPr>
          <w:rFonts w:cs="Times New Roman"/>
          <w:szCs w:val="24"/>
        </w:rPr>
        <w:t>(</w:t>
      </w:r>
      <w:r w:rsidR="00A824B0" w:rsidRPr="00A824B0">
        <w:rPr>
          <w:rFonts w:cs="Times New Roman"/>
          <w:i/>
          <w:iCs/>
          <w:szCs w:val="24"/>
        </w:rPr>
        <w:t>4</w:t>
      </w:r>
      <w:r w:rsidR="00A824B0" w:rsidRPr="00A824B0">
        <w:rPr>
          <w:rFonts w:cs="Times New Roman"/>
          <w:szCs w:val="24"/>
        </w:rPr>
        <w:t>)</w:t>
      </w:r>
      <w:r w:rsidR="00C44C04">
        <w:rPr>
          <w:rFonts w:cs="Times New Roman"/>
          <w:szCs w:val="20"/>
        </w:rPr>
        <w:fldChar w:fldCharType="end"/>
      </w:r>
      <w:r w:rsidR="00C44C04">
        <w:rPr>
          <w:rFonts w:cs="Times New Roman"/>
          <w:szCs w:val="20"/>
        </w:rPr>
        <w:t xml:space="preserve">; 3) Recurring </w:t>
      </w:r>
      <w:r w:rsidR="00F75C95">
        <w:rPr>
          <w:rFonts w:cs="Times New Roman"/>
          <w:szCs w:val="20"/>
        </w:rPr>
        <w:t>and non-recurring</w:t>
      </w:r>
      <w:r>
        <w:rPr>
          <w:rFonts w:cs="Times New Roman"/>
          <w:szCs w:val="20"/>
        </w:rPr>
        <w:t xml:space="preserve"> </w:t>
      </w:r>
      <w:r w:rsidR="00F75C95">
        <w:rPr>
          <w:rFonts w:cs="Times New Roman"/>
          <w:szCs w:val="20"/>
        </w:rPr>
        <w:t>(for short-term, traffic-related disruptions)</w:t>
      </w:r>
      <w:r w:rsidR="006F5A8B">
        <w:rPr>
          <w:rFonts w:cs="Times New Roman"/>
          <w:szCs w:val="20"/>
        </w:rPr>
        <w:t xml:space="preserve">. In this paper, we use the </w:t>
      </w:r>
      <w:r w:rsidR="00614A6C">
        <w:rPr>
          <w:rFonts w:cs="Times New Roman"/>
          <w:szCs w:val="20"/>
        </w:rPr>
        <w:t>short/long-term</w:t>
      </w:r>
      <w:r w:rsidR="006F5A8B">
        <w:rPr>
          <w:rFonts w:cs="Times New Roman"/>
          <w:szCs w:val="20"/>
        </w:rPr>
        <w:t xml:space="preserve"> categorization to classify disruptions.</w:t>
      </w:r>
    </w:p>
    <w:p w14:paraId="4B8F6056" w14:textId="77777777" w:rsidR="00766064" w:rsidRDefault="00766064" w:rsidP="004E5F6E">
      <w:pPr>
        <w:spacing w:before="120" w:after="120" w:line="240" w:lineRule="auto"/>
        <w:rPr>
          <w:rFonts w:cs="Times New Roman"/>
          <w:szCs w:val="20"/>
        </w:rPr>
      </w:pPr>
    </w:p>
    <w:p w14:paraId="4091A690" w14:textId="77777777" w:rsidR="004E5F6E" w:rsidRDefault="004E5F6E" w:rsidP="004E5F6E">
      <w:pPr>
        <w:pStyle w:val="Heading2"/>
        <w:rPr>
          <w:rFonts w:cs="Times New Roman"/>
          <w:szCs w:val="20"/>
        </w:rPr>
      </w:pPr>
      <w:r>
        <w:rPr>
          <w:rFonts w:cs="Times New Roman"/>
          <w:szCs w:val="20"/>
        </w:rPr>
        <w:t>Short-term Disruption</w:t>
      </w:r>
    </w:p>
    <w:p w14:paraId="660A7D09" w14:textId="542A4B6F" w:rsidR="003E5A6B" w:rsidRDefault="004E5F6E" w:rsidP="003E5A6B">
      <w:pPr>
        <w:spacing w:before="120" w:after="120" w:line="240" w:lineRule="auto"/>
        <w:rPr>
          <w:rFonts w:cs="Times New Roman"/>
          <w:szCs w:val="20"/>
        </w:rPr>
      </w:pPr>
      <w:r>
        <w:rPr>
          <w:rFonts w:cs="Times New Roman"/>
          <w:szCs w:val="20"/>
        </w:rPr>
        <w:t xml:space="preserve">We define short-term disruption with several standards: 1) the event should be short in time span and will not exceed a day, which is the </w:t>
      </w:r>
      <w:r w:rsidR="003C64C5">
        <w:rPr>
          <w:rFonts w:cs="Times New Roman"/>
          <w:szCs w:val="20"/>
        </w:rPr>
        <w:t xml:space="preserve">time </w:t>
      </w:r>
      <w:r>
        <w:rPr>
          <w:rFonts w:cs="Times New Roman"/>
          <w:szCs w:val="20"/>
        </w:rPr>
        <w:t xml:space="preserve">unit of </w:t>
      </w:r>
      <w:r w:rsidR="003C64C5">
        <w:rPr>
          <w:rFonts w:cs="Times New Roman"/>
          <w:szCs w:val="20"/>
        </w:rPr>
        <w:t xml:space="preserve">the operation of most transit systems; 2) the event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16769BF1" w14:textId="77777777" w:rsidR="00CE3B95" w:rsidRDefault="00CE3B95" w:rsidP="003E5A6B">
      <w:pPr>
        <w:spacing w:before="120" w:after="120" w:line="240" w:lineRule="auto"/>
        <w:rPr>
          <w:rFonts w:cs="Times New Roman"/>
          <w:szCs w:val="20"/>
        </w:rPr>
      </w:pPr>
    </w:p>
    <w:p w14:paraId="01D3E723" w14:textId="4C255D60" w:rsidR="00081560" w:rsidRDefault="00355B69" w:rsidP="00355B69">
      <w:pPr>
        <w:pStyle w:val="Heading2"/>
      </w:pPr>
      <w:r>
        <w:lastRenderedPageBreak/>
        <w:t xml:space="preserve">Long-term </w:t>
      </w:r>
      <w:r w:rsidRPr="00355B69">
        <w:rPr>
          <w:szCs w:val="32"/>
        </w:rPr>
        <w:t>Disruption</w:t>
      </w:r>
    </w:p>
    <w:p w14:paraId="40EB6F8A" w14:textId="014C2B1C" w:rsidR="00CE3B95" w:rsidRDefault="004E5F6E" w:rsidP="003E5A6B">
      <w:pPr>
        <w:spacing w:before="120" w:after="120" w:line="240" w:lineRule="auto"/>
        <w:rPr>
          <w:rFonts w:cs="Times New Roman"/>
          <w:szCs w:val="20"/>
        </w:rPr>
      </w:pPr>
      <w:r>
        <w:rPr>
          <w:rFonts w:cs="Times New Roman"/>
          <w:szCs w:val="20"/>
        </w:rPr>
        <w:t xml:space="preserve">We define long-term disruptions with several standards: 1) the disruptions are longer in time span, which last from </w:t>
      </w:r>
      <w:r w:rsidR="00614A6C">
        <w:rPr>
          <w:rFonts w:cs="Times New Roman"/>
          <w:szCs w:val="20"/>
        </w:rPr>
        <w:t xml:space="preserve">weeks </w:t>
      </w:r>
      <w:r>
        <w:rPr>
          <w:rFonts w:cs="Times New Roman"/>
          <w:szCs w:val="20"/>
        </w:rPr>
        <w:t xml:space="preserve">to multiple years. 2) the disruptions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07658B10"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A824B0">
        <w:rPr>
          <w:rFonts w:cs="Times New Roman"/>
          <w:szCs w:val="24"/>
        </w:rPr>
        <w:instrText xml:space="preserve"> ADDIN ZOTERO_ITEM CSL_CITATION {"citationID":"CHSca3O3","properties":{"formattedCitation":"({\\i{}5}, {\\i{}6})","plainCitation":"(5, 6)","noteIndex":0},"citationItems":[{"id":"evvfvQQ2/LRLPV6eD","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evvfvQQ2/r9gN64B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A824B0" w:rsidRPr="00A824B0">
        <w:rPr>
          <w:rFonts w:cs="Times New Roman"/>
          <w:szCs w:val="24"/>
        </w:rPr>
        <w:t>(</w:t>
      </w:r>
      <w:r w:rsidR="00A824B0" w:rsidRPr="00A824B0">
        <w:rPr>
          <w:rFonts w:cs="Times New Roman"/>
          <w:i/>
          <w:iCs/>
          <w:szCs w:val="24"/>
        </w:rPr>
        <w:t>5</w:t>
      </w:r>
      <w:r w:rsidR="00A824B0" w:rsidRPr="00A824B0">
        <w:rPr>
          <w:rFonts w:cs="Times New Roman"/>
          <w:szCs w:val="24"/>
        </w:rPr>
        <w:t xml:space="preserve">, </w:t>
      </w:r>
      <w:r w:rsidR="00A824B0" w:rsidRPr="00A824B0">
        <w:rPr>
          <w:rFonts w:cs="Times New Roman"/>
          <w:i/>
          <w:iCs/>
          <w:szCs w:val="24"/>
        </w:rPr>
        <w:t>6</w:t>
      </w:r>
      <w:r w:rsidR="00A824B0" w:rsidRPr="00A824B0">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A824B0">
        <w:rPr>
          <w:rFonts w:cs="Times New Roman"/>
          <w:szCs w:val="24"/>
        </w:rPr>
        <w:instrText xml:space="preserve"> ADDIN ZOTERO_ITEM CSL_CITATION {"citationID":"EqkfS32l","properties":{"formattedCitation":"({\\i{}7}, {\\i{}8})","plainCitation":"(7, 8)","noteIndex":0},"citationItems":[{"id":"evvfvQQ2/omQfWftI","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evvfvQQ2/7UWUsfmZ","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A824B0" w:rsidRPr="00A824B0">
        <w:rPr>
          <w:rFonts w:cs="Times New Roman"/>
          <w:szCs w:val="24"/>
        </w:rPr>
        <w:t>(</w:t>
      </w:r>
      <w:r w:rsidR="00A824B0" w:rsidRPr="00A824B0">
        <w:rPr>
          <w:rFonts w:cs="Times New Roman"/>
          <w:i/>
          <w:iCs/>
          <w:szCs w:val="24"/>
        </w:rPr>
        <w:t>7</w:t>
      </w:r>
      <w:r w:rsidR="00A824B0" w:rsidRPr="00A824B0">
        <w:rPr>
          <w:rFonts w:cs="Times New Roman"/>
          <w:szCs w:val="24"/>
        </w:rPr>
        <w:t xml:space="preserve">, </w:t>
      </w:r>
      <w:r w:rsidR="00A824B0" w:rsidRPr="00A824B0">
        <w:rPr>
          <w:rFonts w:cs="Times New Roman"/>
          <w:i/>
          <w:iCs/>
          <w:szCs w:val="24"/>
        </w:rPr>
        <w:t>8</w:t>
      </w:r>
      <w:r w:rsidR="00A824B0" w:rsidRPr="00A824B0">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32D81209"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A824B0">
        <w:instrText xml:space="preserve"> ADDIN ZOTERO_ITEM CSL_CITATION {"citationID":"6yqaO9TE","properties":{"formattedCitation":"({\\i{}9})","plainCitation":"(9)","noteIndex":0},"citationItems":[{"id":"evvfvQQ2/SaLSFBVA","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A824B0" w:rsidRPr="00A824B0">
        <w:rPr>
          <w:rFonts w:cs="Times New Roman"/>
          <w:szCs w:val="24"/>
        </w:rPr>
        <w:t>(</w:t>
      </w:r>
      <w:r w:rsidR="00A824B0" w:rsidRPr="00A824B0">
        <w:rPr>
          <w:rFonts w:cs="Times New Roman"/>
          <w:i/>
          <w:iCs/>
          <w:szCs w:val="24"/>
        </w:rPr>
        <w:t>9</w:t>
      </w:r>
      <w:r w:rsidR="00A824B0" w:rsidRPr="00A824B0">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69A7947A"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A824B0">
        <w:rPr>
          <w:rFonts w:cs="Times New Roman"/>
          <w:szCs w:val="24"/>
        </w:rPr>
        <w:instrText xml:space="preserve"> ADDIN ZOTERO_ITEM CSL_CITATION {"citationID":"ghlCSY40","properties":{"formattedCitation":"({\\i{}10})","plainCitation":"(10)","noteIndex":0},"citationItems":[{"id":"evvfvQQ2/0HyBcvsx","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A824B0" w:rsidRPr="00A824B0">
        <w:rPr>
          <w:rFonts w:cs="Times New Roman"/>
          <w:szCs w:val="24"/>
        </w:rPr>
        <w:t>(</w:t>
      </w:r>
      <w:r w:rsidR="00A824B0" w:rsidRPr="00A824B0">
        <w:rPr>
          <w:rFonts w:cs="Times New Roman"/>
          <w:i/>
          <w:iCs/>
          <w:szCs w:val="24"/>
        </w:rPr>
        <w:t>10</w:t>
      </w:r>
      <w:r w:rsidR="00A824B0" w:rsidRPr="00A824B0">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824B0">
        <w:instrText xml:space="preserve"> ADDIN ZOTERO_ITEM CSL_CITATION {"citationID":"MMnt6GMr","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D02C48"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2DF213A4"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A824B0">
        <w:rPr>
          <w:rFonts w:cs="Times New Roman"/>
          <w:i/>
          <w:iCs/>
        </w:rPr>
        <w:instrText xml:space="preserve"> ADDIN ZOTERO_ITEM CSL_CITATION {"citationID":"XcmaRQaY","properties":{"formattedCitation":"({\\i{}11}, {\\i{}12})","plainCitation":"(11, 12)","noteIndex":0},"citationItems":[{"id":"evvfvQQ2/tnkpGiKI","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evvfvQQ2/guWLQw5V","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A824B0" w:rsidRPr="00A824B0">
        <w:rPr>
          <w:rFonts w:cs="Times New Roman"/>
          <w:szCs w:val="24"/>
        </w:rPr>
        <w:t>(</w:t>
      </w:r>
      <w:r w:rsidR="00A824B0" w:rsidRPr="00A824B0">
        <w:rPr>
          <w:rFonts w:cs="Times New Roman"/>
          <w:i/>
          <w:iCs/>
          <w:szCs w:val="24"/>
        </w:rPr>
        <w:t>11</w:t>
      </w:r>
      <w:r w:rsidR="00A824B0" w:rsidRPr="00A824B0">
        <w:rPr>
          <w:rFonts w:cs="Times New Roman"/>
          <w:szCs w:val="24"/>
        </w:rPr>
        <w:t xml:space="preserve">, </w:t>
      </w:r>
      <w:r w:rsidR="00A824B0" w:rsidRPr="00A824B0">
        <w:rPr>
          <w:rFonts w:cs="Times New Roman"/>
          <w:i/>
          <w:iCs/>
          <w:szCs w:val="24"/>
        </w:rPr>
        <w:t>12</w:t>
      </w:r>
      <w:r w:rsidR="00A824B0" w:rsidRPr="00A824B0">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A824B0">
        <w:rPr>
          <w:rFonts w:cs="Times New Roman"/>
          <w:szCs w:val="24"/>
        </w:rPr>
        <w:instrText xml:space="preserve"> ADDIN ZOTERO_ITEM CSL_CITATION {"citationID":"kDtWuOVQ","properties":{"formattedCitation":"({\\i{}13}, {\\i{}14})","plainCitation":"(13, 14)","noteIndex":0},"citationItems":[{"id":"evvfvQQ2/CKwTlV0q","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evvfvQQ2/BH49lNan","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A824B0" w:rsidRPr="00A824B0">
        <w:rPr>
          <w:rFonts w:cs="Times New Roman"/>
          <w:szCs w:val="24"/>
        </w:rPr>
        <w:t>(</w:t>
      </w:r>
      <w:r w:rsidR="00A824B0" w:rsidRPr="00A824B0">
        <w:rPr>
          <w:rFonts w:cs="Times New Roman"/>
          <w:i/>
          <w:iCs/>
          <w:szCs w:val="24"/>
        </w:rPr>
        <w:t>13</w:t>
      </w:r>
      <w:r w:rsidR="00A824B0" w:rsidRPr="00A824B0">
        <w:rPr>
          <w:rFonts w:cs="Times New Roman"/>
          <w:szCs w:val="24"/>
        </w:rPr>
        <w:t xml:space="preserve">, </w:t>
      </w:r>
      <w:r w:rsidR="00A824B0" w:rsidRPr="00A824B0">
        <w:rPr>
          <w:rFonts w:cs="Times New Roman"/>
          <w:i/>
          <w:iCs/>
          <w:szCs w:val="24"/>
        </w:rPr>
        <w:t>14</w:t>
      </w:r>
      <w:r w:rsidR="00A824B0" w:rsidRPr="00A824B0">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D02C48"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7A1F8998"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824B0">
        <w:instrText xml:space="preserve"> ADDIN ZOTERO_ITEM CSL_CITATION {"citationID":"fgLV8tiN","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824B0">
        <w:instrText xml:space="preserve"> ADDIN ZOTERO_ITEM CSL_CITATION {"citationID":"3lQeF0d1","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D02C48"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77777777" w:rsidR="008E1E91" w:rsidRDefault="008E1E91" w:rsidP="008E1E91">
      <w:r>
        <w:t xml:space="preserve">Football is one of the most popular sports in the US; about 22 million viewers watch the final college football game in 2022 </w:t>
      </w:r>
      <w:r>
        <w:fldChar w:fldCharType="begin" w:fldLock="1"/>
      </w:r>
      <w:r>
        <w:instrText xml:space="preserve"> ADDIN ZOTERO_ITEM CSL_CITATION {"citationID":"xOUkRyIj","properties":{"formattedCitation":"({\\i{}15})","plainCitation":"(15)","noteIndex":0},"citationItems":[{"id":"evvfvQQ2/VS98Jmwg","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Pr="00A824B0">
        <w:rPr>
          <w:rFonts w:cs="Times New Roman"/>
          <w:szCs w:val="24"/>
        </w:rPr>
        <w:t>(</w:t>
      </w:r>
      <w:r w:rsidRPr="00A824B0">
        <w:rPr>
          <w:rFonts w:cs="Times New Roman"/>
          <w:i/>
          <w:iCs/>
          <w:szCs w:val="24"/>
        </w:rPr>
        <w:t>15</w:t>
      </w:r>
      <w:r w:rsidRPr="00A824B0">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77777777"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instrText xml:space="preserve"> ADDIN ZOTERO_ITEM CSL_CITATION {"citationID":"WnYNIk6b","properties":{"formattedCitation":"({\\i{}16})","plainCitation":"(16)","noteIndex":0},"citationItems":[{"id":"evvfvQQ2/nBW1zRE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Pr="00A824B0">
        <w:rPr>
          <w:rFonts w:cs="Times New Roman"/>
          <w:szCs w:val="24"/>
        </w:rPr>
        <w:t>(</w:t>
      </w:r>
      <w:r w:rsidRPr="00A824B0">
        <w:rPr>
          <w:rFonts w:cs="Times New Roman"/>
          <w:i/>
          <w:iCs/>
          <w:szCs w:val="24"/>
        </w:rPr>
        <w:t>16</w:t>
      </w:r>
      <w:r w:rsidRPr="00A824B0">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77777777" w:rsidR="008E1E91" w:rsidRDefault="008E1E91" w:rsidP="008E1E91">
      <w:r>
        <w:tab/>
        <w:t xml:space="preserve">Therefore, we select all home and away game days in 2018 and 2019 and calculate the accessibility </w:t>
      </w:r>
      <w:proofErr w:type="gramStart"/>
      <w:r>
        <w:t>unreliability</w:t>
      </w:r>
      <w:proofErr w:type="gramEnd"/>
      <w:r>
        <w:t xml:space="preserve"> respectively.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17F2071C" w14:textId="77777777" w:rsidR="00A824B0" w:rsidRPr="00A824B0" w:rsidRDefault="00A824B0" w:rsidP="00A824B0">
      <w:pPr>
        <w:pStyle w:val="Bibliography"/>
        <w:rPr>
          <w:rFonts w:cs="Times New Roman"/>
        </w:rPr>
      </w:pPr>
      <w:r>
        <w:lastRenderedPageBreak/>
        <w:fldChar w:fldCharType="begin" w:fldLock="1"/>
      </w:r>
      <w:r>
        <w:instrText xml:space="preserve">ADDIN Mendeley Bibliography CSL_BIBLIOGRAPHY </w:instrText>
      </w:r>
      <w:r>
        <w:fldChar w:fldCharType="separate"/>
      </w:r>
      <w:r w:rsidRPr="00A824B0">
        <w:rPr>
          <w:rFonts w:cs="Times New Roman"/>
        </w:rPr>
        <w:t xml:space="preserve">1. </w:t>
      </w:r>
      <w:r w:rsidRPr="00A824B0">
        <w:rPr>
          <w:rFonts w:cs="Times New Roman"/>
        </w:rPr>
        <w:tab/>
        <w:t xml:space="preserve">Wessel, N., and S. Farber. On the Accuracy of Schedule-Based GTFS for Measuring Accessibility. </w:t>
      </w:r>
      <w:r w:rsidRPr="00A824B0">
        <w:rPr>
          <w:rFonts w:cs="Times New Roman"/>
          <w:i/>
          <w:iCs/>
        </w:rPr>
        <w:t>Journal of Transport and Land Use</w:t>
      </w:r>
      <w:r w:rsidRPr="00A824B0">
        <w:rPr>
          <w:rFonts w:cs="Times New Roman"/>
        </w:rPr>
        <w:t>, Vol. 12, No. 1, 2019, pp. 475–500.</w:t>
      </w:r>
    </w:p>
    <w:p w14:paraId="3B077EA9" w14:textId="77777777" w:rsidR="00A824B0" w:rsidRPr="00A824B0" w:rsidRDefault="00A824B0" w:rsidP="00A824B0">
      <w:pPr>
        <w:pStyle w:val="Bibliography"/>
        <w:rPr>
          <w:rFonts w:cs="Times New Roman"/>
        </w:rPr>
      </w:pPr>
      <w:r w:rsidRPr="00A824B0">
        <w:rPr>
          <w:rFonts w:cs="Times New Roman"/>
        </w:rPr>
        <w:t xml:space="preserve">2. </w:t>
      </w:r>
      <w:r w:rsidRPr="00A824B0">
        <w:rPr>
          <w:rFonts w:cs="Times New Roman"/>
        </w:rPr>
        <w:tab/>
        <w:t xml:space="preserve">Wessel, N., J. Allen, and S. Farber. Constructing a Routable Retrospective Transit Timetable from a Real-Time Vehicle Location Feed and GTFS. </w:t>
      </w:r>
      <w:r w:rsidRPr="00A824B0">
        <w:rPr>
          <w:rFonts w:cs="Times New Roman"/>
          <w:i/>
          <w:iCs/>
        </w:rPr>
        <w:t>Journal of Transport Geography</w:t>
      </w:r>
      <w:r w:rsidRPr="00A824B0">
        <w:rPr>
          <w:rFonts w:cs="Times New Roman"/>
        </w:rPr>
        <w:t>, Vol. 62, 2017, pp. 92–97.</w:t>
      </w:r>
    </w:p>
    <w:p w14:paraId="2992E9CB" w14:textId="77777777" w:rsidR="00A824B0" w:rsidRPr="00A824B0" w:rsidRDefault="00A824B0" w:rsidP="00A824B0">
      <w:pPr>
        <w:pStyle w:val="Bibliography"/>
        <w:rPr>
          <w:rFonts w:cs="Times New Roman"/>
        </w:rPr>
      </w:pPr>
      <w:r w:rsidRPr="00A824B0">
        <w:rPr>
          <w:rFonts w:cs="Times New Roman"/>
        </w:rPr>
        <w:t xml:space="preserve">3. </w:t>
      </w:r>
      <w:r w:rsidRPr="00A824B0">
        <w:rPr>
          <w:rFonts w:cs="Times New Roman"/>
        </w:rPr>
        <w:tab/>
        <w:t xml:space="preserve">Liu, L., A. Porr, and H. J. Miller. Realizable Accessibility: Evaluating the Reliability of Public Transit Accessibility Using High-Resolution Real-Time Data. </w:t>
      </w:r>
      <w:r w:rsidRPr="00A824B0">
        <w:rPr>
          <w:rFonts w:cs="Times New Roman"/>
          <w:i/>
          <w:iCs/>
        </w:rPr>
        <w:t>Journal of Geographical Systems</w:t>
      </w:r>
      <w:r w:rsidRPr="00A824B0">
        <w:rPr>
          <w:rFonts w:cs="Times New Roman"/>
        </w:rPr>
        <w:t>, 2022. https://doi.org/10.1007/s10109-022-00382-w.</w:t>
      </w:r>
    </w:p>
    <w:p w14:paraId="041FE6C5" w14:textId="77777777" w:rsidR="00A824B0" w:rsidRPr="00A824B0" w:rsidRDefault="00A824B0" w:rsidP="00A824B0">
      <w:pPr>
        <w:pStyle w:val="Bibliography"/>
        <w:rPr>
          <w:rFonts w:cs="Times New Roman"/>
        </w:rPr>
      </w:pPr>
      <w:r w:rsidRPr="00A824B0">
        <w:rPr>
          <w:rFonts w:cs="Times New Roman"/>
        </w:rPr>
        <w:t xml:space="preserve">4. </w:t>
      </w:r>
      <w:r w:rsidRPr="00A824B0">
        <w:rPr>
          <w:rFonts w:cs="Times New Roman"/>
        </w:rPr>
        <w:tab/>
        <w:t xml:space="preserve">Zhu, S., and D. M. Levinson. Disruptions to Transportation Networks: A Review. </w:t>
      </w:r>
      <w:r w:rsidRPr="00A824B0">
        <w:rPr>
          <w:rFonts w:cs="Times New Roman"/>
          <w:i/>
          <w:iCs/>
        </w:rPr>
        <w:t>Network reliability in practice</w:t>
      </w:r>
      <w:r w:rsidRPr="00A824B0">
        <w:rPr>
          <w:rFonts w:cs="Times New Roman"/>
        </w:rPr>
        <w:t>, 2012, pp. 5–20.</w:t>
      </w:r>
    </w:p>
    <w:p w14:paraId="56E4B4C2" w14:textId="77777777" w:rsidR="00A824B0" w:rsidRPr="00A824B0" w:rsidRDefault="00A824B0" w:rsidP="00A824B0">
      <w:pPr>
        <w:pStyle w:val="Bibliography"/>
        <w:rPr>
          <w:rFonts w:cs="Times New Roman"/>
        </w:rPr>
      </w:pPr>
      <w:r w:rsidRPr="00A824B0">
        <w:rPr>
          <w:rFonts w:cs="Times New Roman"/>
        </w:rPr>
        <w:t xml:space="preserve">5. </w:t>
      </w:r>
      <w:r w:rsidRPr="00A824B0">
        <w:rPr>
          <w:rFonts w:cs="Times New Roman"/>
        </w:rPr>
        <w:tab/>
        <w:t xml:space="preserve">Antrim, A., and S. J. Barbeau. </w:t>
      </w:r>
      <w:r w:rsidRPr="00A824B0">
        <w:rPr>
          <w:rFonts w:cs="Times New Roman"/>
          <w:i/>
          <w:iCs/>
        </w:rPr>
        <w:t>Opening the Door to Multimodal Applications: Creation, Maintenance and Application of GTFS Data</w:t>
      </w:r>
      <w:r w:rsidRPr="00A824B0">
        <w:rPr>
          <w:rFonts w:cs="Times New Roman"/>
        </w:rPr>
        <w:t>. 2017.</w:t>
      </w:r>
    </w:p>
    <w:p w14:paraId="1EF7623A" w14:textId="77777777" w:rsidR="00A824B0" w:rsidRPr="00A824B0" w:rsidRDefault="00A824B0" w:rsidP="00A824B0">
      <w:pPr>
        <w:pStyle w:val="Bibliography"/>
        <w:rPr>
          <w:rFonts w:cs="Times New Roman"/>
        </w:rPr>
      </w:pPr>
      <w:r w:rsidRPr="00A824B0">
        <w:rPr>
          <w:rFonts w:cs="Times New Roman"/>
        </w:rPr>
        <w:t xml:space="preserve">6. </w:t>
      </w:r>
      <w:r w:rsidRPr="00A824B0">
        <w:rPr>
          <w:rFonts w:cs="Times New Roman"/>
        </w:rPr>
        <w:tab/>
        <w:t xml:space="preserve">Liu, L., and H. J. Miller. Measuring Risk of Missing Transfers in Public Transit Systems Using High-Resolution Schedule and Real-Time Bus Location Data. </w:t>
      </w:r>
      <w:r w:rsidRPr="00A824B0">
        <w:rPr>
          <w:rFonts w:cs="Times New Roman"/>
          <w:i/>
          <w:iCs/>
        </w:rPr>
        <w:t>Urban Studies</w:t>
      </w:r>
      <w:r w:rsidRPr="00A824B0">
        <w:rPr>
          <w:rFonts w:cs="Times New Roman"/>
        </w:rPr>
        <w:t>, 2020, p. 0042098020919323. https://doi.org/10.1177/0042098020919323.</w:t>
      </w:r>
    </w:p>
    <w:p w14:paraId="13800631" w14:textId="77777777" w:rsidR="00A824B0" w:rsidRPr="00A824B0" w:rsidRDefault="00A824B0" w:rsidP="00A824B0">
      <w:pPr>
        <w:pStyle w:val="Bibliography"/>
        <w:rPr>
          <w:rFonts w:cs="Times New Roman"/>
        </w:rPr>
      </w:pPr>
      <w:r w:rsidRPr="00A824B0">
        <w:rPr>
          <w:rFonts w:cs="Times New Roman"/>
        </w:rPr>
        <w:t xml:space="preserve">7. </w:t>
      </w:r>
      <w:r w:rsidRPr="00A824B0">
        <w:rPr>
          <w:rFonts w:cs="Times New Roman"/>
        </w:rPr>
        <w:tab/>
        <w:t>Google. GTFS Realtime Overview. https://developers.google.com/transit/gtfs-realtime. Accessed Jun. 27, 2021.</w:t>
      </w:r>
    </w:p>
    <w:p w14:paraId="317A4557" w14:textId="77777777" w:rsidR="00A824B0" w:rsidRPr="00A824B0" w:rsidRDefault="00A824B0" w:rsidP="00A824B0">
      <w:pPr>
        <w:pStyle w:val="Bibliography"/>
        <w:rPr>
          <w:rFonts w:cs="Times New Roman"/>
        </w:rPr>
      </w:pPr>
      <w:r w:rsidRPr="00A824B0">
        <w:rPr>
          <w:rFonts w:cs="Times New Roman"/>
        </w:rPr>
        <w:t xml:space="preserve">8. </w:t>
      </w:r>
      <w:r w:rsidRPr="00A824B0">
        <w:rPr>
          <w:rFonts w:cs="Times New Roman"/>
        </w:rPr>
        <w:tab/>
        <w:t>Google Developers. GTFS Static Overview | Static Transit | Google Developers. https://developers.google.com/transit/gtfs/. Accessed May 26, 2021.</w:t>
      </w:r>
    </w:p>
    <w:p w14:paraId="3AC2F5A5" w14:textId="77777777" w:rsidR="00A824B0" w:rsidRPr="00A824B0" w:rsidRDefault="00A824B0" w:rsidP="00A824B0">
      <w:pPr>
        <w:pStyle w:val="Bibliography"/>
        <w:rPr>
          <w:rFonts w:cs="Times New Roman"/>
        </w:rPr>
      </w:pPr>
      <w:r w:rsidRPr="00A824B0">
        <w:rPr>
          <w:rFonts w:cs="Times New Roman"/>
        </w:rPr>
        <w:t xml:space="preserve">9. </w:t>
      </w:r>
      <w:r w:rsidRPr="00A824B0">
        <w:rPr>
          <w:rFonts w:cs="Times New Roman"/>
        </w:rPr>
        <w:tab/>
        <w:t xml:space="preserve">Miller, E. J. Accessibility: Measurement and Application in Transportation Planning. </w:t>
      </w:r>
      <w:r w:rsidRPr="00A824B0">
        <w:rPr>
          <w:rFonts w:cs="Times New Roman"/>
          <w:i/>
          <w:iCs/>
        </w:rPr>
        <w:t>Transport Reviews</w:t>
      </w:r>
      <w:r w:rsidRPr="00A824B0">
        <w:rPr>
          <w:rFonts w:cs="Times New Roman"/>
        </w:rPr>
        <w:t>. 5. Volume 38, 551–555.</w:t>
      </w:r>
    </w:p>
    <w:p w14:paraId="64568904" w14:textId="77777777" w:rsidR="00A824B0" w:rsidRPr="00A824B0" w:rsidRDefault="00A824B0" w:rsidP="00A824B0">
      <w:pPr>
        <w:pStyle w:val="Bibliography"/>
        <w:rPr>
          <w:rFonts w:cs="Times New Roman"/>
        </w:rPr>
      </w:pPr>
      <w:r w:rsidRPr="00A824B0">
        <w:rPr>
          <w:rFonts w:cs="Times New Roman"/>
        </w:rPr>
        <w:t xml:space="preserve">10. </w:t>
      </w:r>
      <w:r w:rsidRPr="00A824B0">
        <w:rPr>
          <w:rFonts w:cs="Times New Roman"/>
        </w:rPr>
        <w:tab/>
        <w:t xml:space="preserve">Miller, H. J. Time Geography and Space-Time Prism. </w:t>
      </w:r>
      <w:r w:rsidRPr="00A824B0">
        <w:rPr>
          <w:rFonts w:cs="Times New Roman"/>
          <w:i/>
          <w:iCs/>
        </w:rPr>
        <w:t>International encyclopedia of geography: People, the earth, environment and technology</w:t>
      </w:r>
      <w:r w:rsidRPr="00A824B0">
        <w:rPr>
          <w:rFonts w:cs="Times New Roman"/>
        </w:rPr>
        <w:t>, 2017, pp. 1–19.</w:t>
      </w:r>
    </w:p>
    <w:p w14:paraId="66D342A1" w14:textId="77777777" w:rsidR="00A824B0" w:rsidRPr="00A824B0" w:rsidRDefault="00A824B0" w:rsidP="00A824B0">
      <w:pPr>
        <w:pStyle w:val="Bibliography"/>
        <w:rPr>
          <w:rFonts w:cs="Times New Roman"/>
        </w:rPr>
      </w:pPr>
      <w:r w:rsidRPr="00A824B0">
        <w:rPr>
          <w:rFonts w:cs="Times New Roman"/>
        </w:rPr>
        <w:t xml:space="preserve">11. </w:t>
      </w:r>
      <w:r w:rsidRPr="00A824B0">
        <w:rPr>
          <w:rFonts w:cs="Times New Roman"/>
        </w:rPr>
        <w:tab/>
        <w:t xml:space="preserve">Gendreau, M., G. Ghiani, and E. Guerriero. Time-Dependent Routing Problems: A Review. </w:t>
      </w:r>
      <w:r w:rsidRPr="00A824B0">
        <w:rPr>
          <w:rFonts w:cs="Times New Roman"/>
          <w:i/>
          <w:iCs/>
        </w:rPr>
        <w:t>Computers &amp; operations research</w:t>
      </w:r>
      <w:r w:rsidRPr="00A824B0">
        <w:rPr>
          <w:rFonts w:cs="Times New Roman"/>
        </w:rPr>
        <w:t>, Vol. 64, 2015, pp. 189–197.</w:t>
      </w:r>
    </w:p>
    <w:p w14:paraId="51B01512" w14:textId="77777777" w:rsidR="00A824B0" w:rsidRPr="00A824B0" w:rsidRDefault="00A824B0" w:rsidP="00A824B0">
      <w:pPr>
        <w:pStyle w:val="Bibliography"/>
        <w:rPr>
          <w:rFonts w:cs="Times New Roman"/>
        </w:rPr>
      </w:pPr>
      <w:r w:rsidRPr="00A824B0">
        <w:rPr>
          <w:rFonts w:cs="Times New Roman"/>
        </w:rPr>
        <w:t xml:space="preserve">12. </w:t>
      </w:r>
      <w:r w:rsidRPr="00A824B0">
        <w:rPr>
          <w:rFonts w:cs="Times New Roman"/>
        </w:rPr>
        <w:tab/>
        <w:t xml:space="preserve">Wang, Y., Y. Yuan, Y. Ma, and G. Wang. Time-Dependent Graphs: Definitions, Applications, and Algorithms. </w:t>
      </w:r>
      <w:r w:rsidRPr="00A824B0">
        <w:rPr>
          <w:rFonts w:cs="Times New Roman"/>
          <w:i/>
          <w:iCs/>
        </w:rPr>
        <w:t>Data Science and Engineering</w:t>
      </w:r>
      <w:r w:rsidRPr="00A824B0">
        <w:rPr>
          <w:rFonts w:cs="Times New Roman"/>
        </w:rPr>
        <w:t>, Vol. 4, No. 4, 2019, pp. 352–366.</w:t>
      </w:r>
    </w:p>
    <w:p w14:paraId="6B2533AB" w14:textId="77777777" w:rsidR="00A824B0" w:rsidRPr="00A824B0" w:rsidRDefault="00A824B0" w:rsidP="00A824B0">
      <w:pPr>
        <w:pStyle w:val="Bibliography"/>
        <w:rPr>
          <w:rFonts w:cs="Times New Roman"/>
        </w:rPr>
      </w:pPr>
      <w:r w:rsidRPr="00A824B0">
        <w:rPr>
          <w:rFonts w:cs="Times New Roman"/>
        </w:rPr>
        <w:t xml:space="preserve">13. </w:t>
      </w:r>
      <w:r w:rsidRPr="00A824B0">
        <w:rPr>
          <w:rFonts w:cs="Times New Roman"/>
        </w:rPr>
        <w:tab/>
        <w:t xml:space="preserve">Ahn, B.-H., and J.-Y. Shin. Vehicle-Routeing with Time Windows and Time-Varying Congestion. </w:t>
      </w:r>
      <w:r w:rsidRPr="00A824B0">
        <w:rPr>
          <w:rFonts w:cs="Times New Roman"/>
          <w:i/>
          <w:iCs/>
        </w:rPr>
        <w:t>Journal of the Operational Research Society</w:t>
      </w:r>
      <w:r w:rsidRPr="00A824B0">
        <w:rPr>
          <w:rFonts w:cs="Times New Roman"/>
        </w:rPr>
        <w:t>, Vol. 42, No. 5, 1991, pp. 393–400.</w:t>
      </w:r>
    </w:p>
    <w:p w14:paraId="0D3C290D" w14:textId="77777777" w:rsidR="00A824B0" w:rsidRPr="00A824B0" w:rsidRDefault="00A824B0" w:rsidP="00A824B0">
      <w:pPr>
        <w:pStyle w:val="Bibliography"/>
        <w:rPr>
          <w:rFonts w:cs="Times New Roman"/>
        </w:rPr>
      </w:pPr>
      <w:r w:rsidRPr="00A824B0">
        <w:rPr>
          <w:rFonts w:cs="Times New Roman"/>
        </w:rPr>
        <w:t xml:space="preserve">14. </w:t>
      </w:r>
      <w:r w:rsidRPr="00A824B0">
        <w:rPr>
          <w:rFonts w:cs="Times New Roman"/>
        </w:rPr>
        <w:tab/>
        <w:t xml:space="preserve">Ichoua, S., M. Gendreau, and J.-Y. Potvin. Vehicle Dispatching with Time-Dependent Travel Times. </w:t>
      </w:r>
      <w:r w:rsidRPr="00A824B0">
        <w:rPr>
          <w:rFonts w:cs="Times New Roman"/>
          <w:i/>
          <w:iCs/>
        </w:rPr>
        <w:t>European journal of operational research</w:t>
      </w:r>
      <w:r w:rsidRPr="00A824B0">
        <w:rPr>
          <w:rFonts w:cs="Times New Roman"/>
        </w:rPr>
        <w:t>, Vol. 144, No. 2, 2003, pp. 379–396.</w:t>
      </w:r>
    </w:p>
    <w:p w14:paraId="57FF8A00" w14:textId="77777777" w:rsidR="00A824B0" w:rsidRPr="00A824B0" w:rsidRDefault="00A824B0" w:rsidP="00A824B0">
      <w:pPr>
        <w:pStyle w:val="Bibliography"/>
        <w:rPr>
          <w:rFonts w:cs="Times New Roman"/>
        </w:rPr>
      </w:pPr>
      <w:r w:rsidRPr="00A824B0">
        <w:rPr>
          <w:rFonts w:cs="Times New Roman"/>
        </w:rPr>
        <w:t xml:space="preserve">15. </w:t>
      </w:r>
      <w:r w:rsidRPr="00A824B0">
        <w:rPr>
          <w:rFonts w:cs="Times New Roman"/>
        </w:rPr>
        <w:tab/>
        <w:t xml:space="preserve">Saul, D. Viewership For College Football Playoff Championship Up From Record Low 2021 — But Still Below NFL’s Ratings. </w:t>
      </w:r>
      <w:r w:rsidRPr="00A824B0">
        <w:rPr>
          <w:rFonts w:cs="Times New Roman"/>
          <w:i/>
          <w:iCs/>
        </w:rPr>
        <w:t>Forbes</w:t>
      </w:r>
      <w:r w:rsidRPr="00A824B0">
        <w:rPr>
          <w:rFonts w:cs="Times New Roman"/>
        </w:rPr>
        <w:t>. https://www.forbes.com/sites/dereksaul/2022/01/11/viewership-for-college-football-playoff-championship-up-from-record-low-2021---but-still-below-nfls-ratings/. Accessed Jul. 1, 2022.</w:t>
      </w:r>
    </w:p>
    <w:p w14:paraId="015DF746" w14:textId="77777777" w:rsidR="00A824B0" w:rsidRPr="00A824B0" w:rsidRDefault="00A824B0" w:rsidP="00A824B0">
      <w:pPr>
        <w:pStyle w:val="Bibliography"/>
        <w:rPr>
          <w:rFonts w:cs="Times New Roman"/>
        </w:rPr>
      </w:pPr>
      <w:r w:rsidRPr="00A824B0">
        <w:rPr>
          <w:rFonts w:cs="Times New Roman"/>
        </w:rPr>
        <w:t xml:space="preserve">16. </w:t>
      </w:r>
      <w:r w:rsidRPr="00A824B0">
        <w:rPr>
          <w:rFonts w:cs="Times New Roman"/>
        </w:rPr>
        <w:tab/>
        <w:t xml:space="preserve">Kaufman, J. Ohio State Football Draws Crowd of Only 76,540 in Win over Tulsa, Smallest since 1971. </w:t>
      </w:r>
      <w:r w:rsidRPr="00A824B0">
        <w:rPr>
          <w:rFonts w:cs="Times New Roman"/>
          <w:i/>
          <w:iCs/>
        </w:rPr>
        <w:t>The Columbus Dispatch</w:t>
      </w:r>
      <w:r w:rsidRPr="00A824B0">
        <w:rPr>
          <w:rFonts w:cs="Times New Roman"/>
        </w:rPr>
        <w:t>. https://www.dispatch.com/story/sports/2021/09/18/ohio-stadium-crowd-osu-ohio-state-tulsa-football-game-76-540/8407755002/. Accessed Jul. 1, 2022.</w:t>
      </w:r>
    </w:p>
    <w:p w14:paraId="671DFECC" w14:textId="26C90DE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B875D" w14:textId="77777777" w:rsidR="00D02C48" w:rsidRDefault="00D02C48" w:rsidP="0077361B">
      <w:pPr>
        <w:spacing w:after="0" w:line="240" w:lineRule="auto"/>
      </w:pPr>
      <w:r>
        <w:separator/>
      </w:r>
    </w:p>
  </w:endnote>
  <w:endnote w:type="continuationSeparator" w:id="0">
    <w:p w14:paraId="5B0DEAC0" w14:textId="77777777" w:rsidR="00D02C48" w:rsidRDefault="00D02C48"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E5063" w14:textId="77777777" w:rsidR="00D02C48" w:rsidRDefault="00D02C48" w:rsidP="0077361B">
      <w:pPr>
        <w:spacing w:after="0" w:line="240" w:lineRule="auto"/>
      </w:pPr>
      <w:r>
        <w:separator/>
      </w:r>
    </w:p>
  </w:footnote>
  <w:footnote w:type="continuationSeparator" w:id="0">
    <w:p w14:paraId="7810E3BF" w14:textId="77777777" w:rsidR="00D02C48" w:rsidRDefault="00D02C48"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4ED1"/>
    <w:rsid w:val="001A5ED2"/>
    <w:rsid w:val="001E2860"/>
    <w:rsid w:val="001F11C3"/>
    <w:rsid w:val="00203064"/>
    <w:rsid w:val="00204787"/>
    <w:rsid w:val="00220A61"/>
    <w:rsid w:val="002213A2"/>
    <w:rsid w:val="00226AAF"/>
    <w:rsid w:val="00234E18"/>
    <w:rsid w:val="0023536C"/>
    <w:rsid w:val="00235826"/>
    <w:rsid w:val="00251DF1"/>
    <w:rsid w:val="002601E2"/>
    <w:rsid w:val="00277963"/>
    <w:rsid w:val="00280764"/>
    <w:rsid w:val="00287843"/>
    <w:rsid w:val="002C3CFC"/>
    <w:rsid w:val="002C79B2"/>
    <w:rsid w:val="002D20EE"/>
    <w:rsid w:val="002D3847"/>
    <w:rsid w:val="002D5B94"/>
    <w:rsid w:val="00304133"/>
    <w:rsid w:val="0031348F"/>
    <w:rsid w:val="00355B69"/>
    <w:rsid w:val="00371995"/>
    <w:rsid w:val="00383F63"/>
    <w:rsid w:val="003879EA"/>
    <w:rsid w:val="003975AD"/>
    <w:rsid w:val="003C64C5"/>
    <w:rsid w:val="003D045B"/>
    <w:rsid w:val="003E5A6B"/>
    <w:rsid w:val="003E68DE"/>
    <w:rsid w:val="004072FD"/>
    <w:rsid w:val="004263CF"/>
    <w:rsid w:val="004436E5"/>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2B4A"/>
    <w:rsid w:val="00614A6C"/>
    <w:rsid w:val="006360EA"/>
    <w:rsid w:val="0063618F"/>
    <w:rsid w:val="00637819"/>
    <w:rsid w:val="006919B3"/>
    <w:rsid w:val="006D4906"/>
    <w:rsid w:val="006F5A8B"/>
    <w:rsid w:val="007037CB"/>
    <w:rsid w:val="00732973"/>
    <w:rsid w:val="00744CF1"/>
    <w:rsid w:val="00762F50"/>
    <w:rsid w:val="00766064"/>
    <w:rsid w:val="0077361B"/>
    <w:rsid w:val="007800F6"/>
    <w:rsid w:val="00796F16"/>
    <w:rsid w:val="007C2C64"/>
    <w:rsid w:val="007D308E"/>
    <w:rsid w:val="007F05D0"/>
    <w:rsid w:val="00807E5A"/>
    <w:rsid w:val="008201C2"/>
    <w:rsid w:val="008343AE"/>
    <w:rsid w:val="008672BE"/>
    <w:rsid w:val="00870DD2"/>
    <w:rsid w:val="0087166F"/>
    <w:rsid w:val="00872C93"/>
    <w:rsid w:val="008A6B87"/>
    <w:rsid w:val="008A75AD"/>
    <w:rsid w:val="008C543B"/>
    <w:rsid w:val="008C582C"/>
    <w:rsid w:val="008E176A"/>
    <w:rsid w:val="008E1E91"/>
    <w:rsid w:val="009057E6"/>
    <w:rsid w:val="009106F1"/>
    <w:rsid w:val="0091478C"/>
    <w:rsid w:val="00917B56"/>
    <w:rsid w:val="00931D5B"/>
    <w:rsid w:val="0094605B"/>
    <w:rsid w:val="00963B85"/>
    <w:rsid w:val="00967CA9"/>
    <w:rsid w:val="00977341"/>
    <w:rsid w:val="0098031B"/>
    <w:rsid w:val="00982540"/>
    <w:rsid w:val="00990369"/>
    <w:rsid w:val="009D5FE9"/>
    <w:rsid w:val="009F6B65"/>
    <w:rsid w:val="00A20C55"/>
    <w:rsid w:val="00A47A28"/>
    <w:rsid w:val="00A51A4B"/>
    <w:rsid w:val="00A77126"/>
    <w:rsid w:val="00A81E61"/>
    <w:rsid w:val="00A824B0"/>
    <w:rsid w:val="00A829D0"/>
    <w:rsid w:val="00A847F1"/>
    <w:rsid w:val="00A90BF7"/>
    <w:rsid w:val="00A9124D"/>
    <w:rsid w:val="00AA0F5A"/>
    <w:rsid w:val="00AB026D"/>
    <w:rsid w:val="00AB3EAF"/>
    <w:rsid w:val="00AC4FF1"/>
    <w:rsid w:val="00AD78DE"/>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E3B95"/>
    <w:rsid w:val="00CE7D3D"/>
    <w:rsid w:val="00CF2B71"/>
    <w:rsid w:val="00CF4C5C"/>
    <w:rsid w:val="00D02C48"/>
    <w:rsid w:val="00DB5D76"/>
    <w:rsid w:val="00DD012F"/>
    <w:rsid w:val="00DD7931"/>
    <w:rsid w:val="00E00A7F"/>
    <w:rsid w:val="00E10A7A"/>
    <w:rsid w:val="00E11D21"/>
    <w:rsid w:val="00E73B11"/>
    <w:rsid w:val="00E73E73"/>
    <w:rsid w:val="00E8606F"/>
    <w:rsid w:val="00EB4104"/>
    <w:rsid w:val="00F06D26"/>
    <w:rsid w:val="00F519DC"/>
    <w:rsid w:val="00F60174"/>
    <w:rsid w:val="00F75C95"/>
    <w:rsid w:val="00F77EBB"/>
    <w:rsid w:val="00F82099"/>
    <w:rsid w:val="00F95B48"/>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9</TotalTime>
  <Pages>6</Pages>
  <Words>6071</Words>
  <Characters>3460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6</cp:revision>
  <dcterms:created xsi:type="dcterms:W3CDTF">2022-06-22T16:17:00Z</dcterms:created>
  <dcterms:modified xsi:type="dcterms:W3CDTF">2022-07-0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9"&gt;&lt;session id="evvfvQQ2"/&gt;&lt;style id="http://www.zotero.org/styles/transportation-research-record" hasBibliography="1" bibliographyStyleHasBeenSet="1"/&gt;&lt;prefs&gt;&lt;pref name="fieldType" value="Field"/&gt;&lt;/prefs&gt;&lt;/data&gt;</vt:lpwstr>
  </property>
</Properties>
</file>